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988885" w14:textId="77777777" w:rsidR="0000215D" w:rsidRDefault="0000215D" w:rsidP="0049276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2B1191D9" w14:textId="07C28C99" w:rsidR="004708AF" w:rsidRDefault="004708AF" w:rsidP="0049276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8244CA">
        <w:rPr>
          <w:rFonts w:ascii="Times New Roman" w:hAnsi="Times New Roman"/>
          <w:b/>
          <w:sz w:val="24"/>
          <w:szCs w:val="24"/>
        </w:rPr>
        <w:t>DİSİPLİNLERARASI ÇALIŞMALAR DERSİ</w:t>
      </w:r>
    </w:p>
    <w:p w14:paraId="5C150407" w14:textId="078482B0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  <w:r>
        <w:rPr>
          <w:rFonts w:ascii="Times New Roman" w:hAnsi="Times New Roman"/>
          <w:b/>
          <w:sz w:val="24"/>
          <w:szCs w:val="24"/>
        </w:rPr>
        <w:t>SONUÇ</w:t>
      </w:r>
      <w:r w:rsidRPr="008244CA">
        <w:rPr>
          <w:rFonts w:ascii="Times New Roman" w:hAnsi="Times New Roman"/>
          <w:b/>
          <w:sz w:val="24"/>
          <w:szCs w:val="24"/>
        </w:rPr>
        <w:t xml:space="preserve"> RAPORU</w:t>
      </w:r>
    </w:p>
    <w:p w14:paraId="2D486459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4D3E8213" w14:textId="77777777" w:rsidR="004708AF" w:rsidRPr="00D02575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7210E146" w14:textId="77777777" w:rsidR="004708AF" w:rsidRPr="00D02575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0C9F3A7C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53936ADB" w14:textId="77777777" w:rsidR="004708AF" w:rsidRPr="00D02575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59773C28" w14:textId="77777777" w:rsidR="004708AF" w:rsidRPr="0085627A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  <w:bookmarkStart w:id="0" w:name="_Hlk127261912"/>
      <w:r>
        <w:rPr>
          <w:rFonts w:ascii="Times New Roman" w:hAnsi="Times New Roman"/>
          <w:b/>
          <w:sz w:val="28"/>
          <w:szCs w:val="28"/>
        </w:rPr>
        <w:t>ÇALIŞMA KONUSU</w:t>
      </w:r>
    </w:p>
    <w:bookmarkEnd w:id="0"/>
    <w:p w14:paraId="4E4BBA40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4A34FC6C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6DC48689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276A24AA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2E0D6101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524F35A2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3C972A0" w14:textId="77777777" w:rsidR="004708AF" w:rsidRPr="007C58FB" w:rsidRDefault="004708AF" w:rsidP="00492769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>
        <w:rPr>
          <w:rFonts w:ascii="Times New Roman" w:hAnsi="Times New Roman"/>
          <w:b/>
          <w:sz w:val="24"/>
          <w:szCs w:val="28"/>
        </w:rPr>
        <w:t>ÖĞRENCİ AD SOYAD</w:t>
      </w:r>
    </w:p>
    <w:p w14:paraId="223F37BF" w14:textId="693615D4" w:rsidR="004708AF" w:rsidRPr="00CD0D09" w:rsidRDefault="00CD0D09" w:rsidP="00492769">
      <w:pPr>
        <w:spacing w:after="0"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CD0D09">
        <w:rPr>
          <w:rFonts w:ascii="Times New Roman" w:hAnsi="Times New Roman"/>
          <w:b/>
          <w:bCs/>
          <w:sz w:val="24"/>
          <w:szCs w:val="24"/>
        </w:rPr>
        <w:t>ÖĞRENCİ NO</w:t>
      </w:r>
    </w:p>
    <w:p w14:paraId="6E4A692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7B039E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7EA968BE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4243277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BB0D95F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A8FD8B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B78ED9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>
        <w:rPr>
          <w:rFonts w:ascii="Times New Roman" w:hAnsi="Times New Roman"/>
          <w:b/>
          <w:sz w:val="24"/>
          <w:szCs w:val="28"/>
        </w:rPr>
        <w:t>SORUMLU ÖĞRETİM ÜYELERİ</w:t>
      </w:r>
    </w:p>
    <w:p w14:paraId="793EC9C2" w14:textId="77777777" w:rsidR="004708AF" w:rsidRPr="007C58FB" w:rsidRDefault="004708AF" w:rsidP="00492769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>
        <w:rPr>
          <w:rFonts w:ascii="Times New Roman" w:hAnsi="Times New Roman"/>
          <w:b/>
          <w:sz w:val="24"/>
          <w:szCs w:val="28"/>
        </w:rPr>
        <w:t>AD SOYAD</w:t>
      </w:r>
    </w:p>
    <w:p w14:paraId="78CF21DE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D532E5F" w14:textId="77777777" w:rsidR="004708AF" w:rsidRPr="008B07B7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B26BB91" w14:textId="77777777" w:rsidR="004708AF" w:rsidRPr="008B07B7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7F68756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27B2CA08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10FD5BF1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62BCE784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7DDE264F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2DA244A1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DE9E499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C003705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0FA698F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678A801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6407F3D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3B8F708" w14:textId="77777777" w:rsidR="0000215D" w:rsidRDefault="004708AF" w:rsidP="00492769">
      <w:pPr>
        <w:spacing w:after="0" w:line="240" w:lineRule="auto"/>
        <w:jc w:val="center"/>
        <w:rPr>
          <w:rFonts w:ascii="Times New Roman" w:hAnsi="Times New Roman"/>
          <w:b/>
          <w:bCs/>
          <w:sz w:val="24"/>
        </w:rPr>
        <w:sectPr w:rsidR="0000215D" w:rsidSect="0000215D">
          <w:headerReference w:type="default" r:id="rId8"/>
          <w:footerReference w:type="default" r:id="rId9"/>
          <w:headerReference w:type="first" r:id="rId10"/>
          <w:pgSz w:w="12240" w:h="15840"/>
          <w:pgMar w:top="1440" w:right="1800" w:bottom="1440" w:left="1800" w:header="720" w:footer="720" w:gutter="0"/>
          <w:cols w:space="720"/>
          <w:titlePg/>
          <w:docGrid w:linePitch="360"/>
        </w:sectPr>
      </w:pPr>
      <w:r w:rsidRPr="004708AF">
        <w:rPr>
          <w:rFonts w:ascii="Times New Roman" w:hAnsi="Times New Roman"/>
          <w:b/>
          <w:bCs/>
          <w:sz w:val="24"/>
        </w:rPr>
        <w:t>ISPARTA, 2025</w:t>
      </w:r>
    </w:p>
    <w:p w14:paraId="3FB07427" w14:textId="3DCC924B" w:rsidR="00C268EE" w:rsidRPr="007F011B" w:rsidRDefault="004708AF" w:rsidP="0000215D">
      <w:pPr>
        <w:pStyle w:val="Balk1"/>
        <w:spacing w:before="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lastRenderedPageBreak/>
        <w:t>1</w:t>
      </w:r>
      <w:r w:rsidRPr="007F011B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2932C0" w:rsidRPr="007F011B">
        <w:rPr>
          <w:rFonts w:ascii="Times New Roman" w:hAnsi="Times New Roman" w:cs="Times New Roman"/>
          <w:color w:val="auto"/>
          <w:sz w:val="24"/>
          <w:szCs w:val="24"/>
        </w:rPr>
        <w:t>G</w:t>
      </w:r>
      <w:r w:rsidR="00756B5E">
        <w:rPr>
          <w:rFonts w:ascii="Times New Roman" w:hAnsi="Times New Roman" w:cs="Times New Roman"/>
          <w:color w:val="auto"/>
          <w:sz w:val="24"/>
          <w:szCs w:val="24"/>
        </w:rPr>
        <w:t>İRİ</w:t>
      </w:r>
      <w:r w:rsidR="002932C0" w:rsidRPr="007F011B">
        <w:rPr>
          <w:rFonts w:ascii="Times New Roman" w:hAnsi="Times New Roman" w:cs="Times New Roman"/>
          <w:color w:val="auto"/>
          <w:sz w:val="24"/>
          <w:szCs w:val="24"/>
        </w:rPr>
        <w:t>Ş</w:t>
      </w:r>
    </w:p>
    <w:p w14:paraId="6F64CFDC" w14:textId="77777777" w:rsidR="00C268EE" w:rsidRPr="008B178F" w:rsidRDefault="00000000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>Bu bölümde çalışmanın amacı, kapsamı ve disiplinlerarası yönü açıklanmalıdır. Hangi alanların birleştirildiği ve çalışmanın genel hedefi belirtilmelidir.</w:t>
      </w:r>
    </w:p>
    <w:p w14:paraId="09872702" w14:textId="53440BAE" w:rsidR="00C268EE" w:rsidRPr="008B178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2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MATERYAL VE YÖNTEM</w:t>
      </w:r>
    </w:p>
    <w:p w14:paraId="20F02369" w14:textId="09CE0775" w:rsidR="00C268EE" w:rsidRPr="008B178F" w:rsidRDefault="00000000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Bu </w:t>
      </w:r>
      <w:r w:rsidR="004E7D84" w:rsidRPr="008B178F">
        <w:rPr>
          <w:rFonts w:ascii="Times New Roman" w:hAnsi="Times New Roman" w:cs="Times New Roman"/>
          <w:sz w:val="24"/>
          <w:szCs w:val="24"/>
          <w:lang w:val="tr-TR"/>
        </w:rPr>
        <w:t>bölümde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kullanılan araştırma veya uygulama yöntemi, veri toplama araçları ve disiplinlerarası iş birliği süreçleri açıklanmalıdır.</w:t>
      </w:r>
    </w:p>
    <w:p w14:paraId="378B4903" w14:textId="08EC7FE5" w:rsidR="00C268EE" w:rsidRPr="008B178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3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BULGULAR VE TARTIŞMA</w:t>
      </w:r>
    </w:p>
    <w:p w14:paraId="757CD812" w14:textId="203F5C8F" w:rsidR="00C268EE" w:rsidRPr="008B178F" w:rsidRDefault="004E7D84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Bu bölümde bulgular yorumlanmalı, disiplinlerarası katkılar ve karşılaşılan sorunlar tartışılmalıdır. Elde edilen veriler, gözlemler veya analiz sonuçları bu bölümde sunulmalıdır. Grafik, tablo veya fotoğraf eklenebilir. </w:t>
      </w:r>
    </w:p>
    <w:p w14:paraId="517A1E87" w14:textId="530913FF" w:rsidR="00C268EE" w:rsidRPr="008B178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4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SONUÇLAR</w:t>
      </w:r>
    </w:p>
    <w:p w14:paraId="2219A048" w14:textId="59F45D65" w:rsidR="004E7D84" w:rsidRPr="004D3A9D" w:rsidRDefault="004E7D84" w:rsidP="000B2592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4D3A9D">
        <w:rPr>
          <w:rFonts w:ascii="Times New Roman" w:hAnsi="Times New Roman" w:cs="Times New Roman"/>
          <w:sz w:val="24"/>
          <w:szCs w:val="24"/>
          <w:lang w:val="tr-TR"/>
        </w:rPr>
        <w:t>Bu bölümde</w:t>
      </w:r>
      <w:r w:rsidR="008E51BC" w:rsidRPr="004D3A9D">
        <w:rPr>
          <w:rFonts w:ascii="Times New Roman" w:hAnsi="Times New Roman" w:cs="Times New Roman"/>
          <w:sz w:val="24"/>
          <w:szCs w:val="24"/>
          <w:lang w:val="tr-TR"/>
        </w:rPr>
        <w:t xml:space="preserve"> çalışmada</w:t>
      </w:r>
      <w:r w:rsidR="00AD0A64">
        <w:rPr>
          <w:rFonts w:ascii="Times New Roman" w:hAnsi="Times New Roman" w:cs="Times New Roman"/>
          <w:sz w:val="24"/>
          <w:szCs w:val="24"/>
          <w:lang w:val="tr-TR"/>
        </w:rPr>
        <w:t xml:space="preserve"> ne yapıldığı ve</w:t>
      </w:r>
      <w:r w:rsidR="008E51BC" w:rsidRPr="004D3A9D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Pr="004D3A9D">
        <w:rPr>
          <w:rFonts w:ascii="Times New Roman" w:hAnsi="Times New Roman" w:cs="Times New Roman"/>
          <w:sz w:val="24"/>
          <w:szCs w:val="24"/>
          <w:lang w:val="tr-TR"/>
        </w:rPr>
        <w:t>elde edilen sonuçlar kısaca verilir.</w:t>
      </w:r>
      <w:r w:rsidR="000B2592" w:rsidRPr="004D3A9D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6706A4">
        <w:rPr>
          <w:rFonts w:ascii="Times New Roman" w:hAnsi="Times New Roman" w:cs="Times New Roman"/>
          <w:sz w:val="24"/>
          <w:szCs w:val="24"/>
          <w:lang w:val="tr-TR"/>
        </w:rPr>
        <w:t>Çalışmanın</w:t>
      </w:r>
      <w:r w:rsidR="000B2592" w:rsidRPr="004D3A9D">
        <w:rPr>
          <w:rFonts w:ascii="Times New Roman" w:hAnsi="Times New Roman" w:cs="Times New Roman"/>
          <w:sz w:val="24"/>
          <w:szCs w:val="24"/>
          <w:lang w:val="tr-TR"/>
        </w:rPr>
        <w:t xml:space="preserve"> gelecekte daha iyi</w:t>
      </w:r>
      <w:r w:rsidR="00DC439C">
        <w:rPr>
          <w:rFonts w:ascii="Times New Roman" w:hAnsi="Times New Roman" w:cs="Times New Roman"/>
          <w:sz w:val="24"/>
          <w:szCs w:val="24"/>
          <w:lang w:val="tr-TR"/>
        </w:rPr>
        <w:t xml:space="preserve"> nasıl</w:t>
      </w:r>
      <w:r w:rsidR="000B2592" w:rsidRPr="004D3A9D">
        <w:rPr>
          <w:rFonts w:ascii="Times New Roman" w:hAnsi="Times New Roman" w:cs="Times New Roman"/>
          <w:sz w:val="24"/>
          <w:szCs w:val="24"/>
          <w:lang w:val="tr-TR"/>
        </w:rPr>
        <w:t xml:space="preserve"> geliştirilebil</w:t>
      </w:r>
      <w:r w:rsidR="00DC439C">
        <w:rPr>
          <w:rFonts w:ascii="Times New Roman" w:hAnsi="Times New Roman" w:cs="Times New Roman"/>
          <w:sz w:val="24"/>
          <w:szCs w:val="24"/>
          <w:lang w:val="tr-TR"/>
        </w:rPr>
        <w:t>eceğine</w:t>
      </w:r>
      <w:r w:rsidR="00491C56" w:rsidRPr="004D3A9D">
        <w:rPr>
          <w:rFonts w:ascii="Times New Roman" w:hAnsi="Times New Roman" w:cs="Times New Roman"/>
          <w:sz w:val="24"/>
          <w:szCs w:val="24"/>
          <w:lang w:val="tr-TR"/>
        </w:rPr>
        <w:t xml:space="preserve"> yönelik</w:t>
      </w:r>
      <w:r w:rsidR="000B2592" w:rsidRPr="004D3A9D">
        <w:rPr>
          <w:rFonts w:ascii="Times New Roman" w:hAnsi="Times New Roman" w:cs="Times New Roman"/>
          <w:sz w:val="24"/>
          <w:szCs w:val="24"/>
          <w:lang w:val="tr-TR"/>
        </w:rPr>
        <w:t xml:space="preserve"> öneriler verilir.</w:t>
      </w:r>
    </w:p>
    <w:p w14:paraId="1A9A84AC" w14:textId="2726A779" w:rsidR="00C268EE" w:rsidRPr="008B178F" w:rsidRDefault="00162C49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5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KAYNAKÇA</w:t>
      </w:r>
    </w:p>
    <w:p w14:paraId="505F6DE2" w14:textId="6FD9F06F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Kaynaklar Isparta Uygulamalı Bilimler Üniversitesi Lisansüstü tez yazım </w:t>
      </w:r>
      <w:r w:rsidR="008B178F" w:rsidRPr="008B178F">
        <w:rPr>
          <w:rFonts w:ascii="Times New Roman" w:hAnsi="Times New Roman" w:cs="Times New Roman"/>
          <w:sz w:val="24"/>
          <w:szCs w:val="24"/>
          <w:lang w:val="tr-TR"/>
        </w:rPr>
        <w:t>kılavuzuna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göre aşağıdaki şekilde düzenlenmeli ve alfabetik olarak sıralanmalıdır.</w:t>
      </w:r>
    </w:p>
    <w:p w14:paraId="268BBA42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ise)</w:t>
      </w:r>
    </w:p>
    <w:p w14:paraId="59752E8C" w14:textId="77777777" w:rsidR="004708AF" w:rsidRPr="008B178F" w:rsidRDefault="004708AF" w:rsidP="004708AF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Yıldırım, O. (2008). </w:t>
      </w:r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Sulama Sistemlerinin Tasarımı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. Ankara Üniversitesi Yayınları, Ankara Üniversitesi Basımevi.</w:t>
      </w:r>
    </w:p>
    <w:p w14:paraId="7F879004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0EACDD85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bölümü ise)</w:t>
      </w:r>
    </w:p>
    <w:p w14:paraId="18BAF8BB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begin" w:fldLock="1"/>
      </w: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instrText xml:space="preserve">ADDIN Mendeley Bibliography CSL_BIBLIOGRAPHY </w:instrText>
      </w: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separate"/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Nunes, C. S., &amp; Kunamneni, A. (2018). Laccases-properties and applications. In </w:t>
      </w:r>
      <w:r w:rsidRPr="008B178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Enzymes in Human and Animal Nutrition: Principles and Perspectives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>. (</w:t>
      </w:r>
      <w:r w:rsidRPr="008B178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tr-TR"/>
        </w:rPr>
        <w:t>pp. 279-297)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</w:t>
      </w:r>
    </w:p>
    <w:p w14:paraId="57E4E75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end"/>
      </w:r>
    </w:p>
    <w:p w14:paraId="038CB4EE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z ise)</w:t>
      </w:r>
    </w:p>
    <w:p w14:paraId="4805AF48" w14:textId="77777777" w:rsidR="004708AF" w:rsidRPr="008B178F" w:rsidRDefault="004708AF" w:rsidP="004708AF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Parladır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Karcı, A. (2018). </w:t>
      </w:r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Uzaktan Algılama ve Coğrafi Bilgi Sistemlerinin Sulama Şebekelerinin Performans Değerlendirmesinde Kullanılması: Atabey Sulama Şebekesi Örneği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. (Yüksek Lisans Tezi, Isparta Uygulamalı Bilimler Üniversitesi Lisansüstü Eğitim Enstitüsü) </w:t>
      </w:r>
    </w:p>
    <w:p w14:paraId="421B0389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Makale ise)</w:t>
      </w:r>
    </w:p>
    <w:p w14:paraId="216382C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Ucar, Y., Kazaz, S., Eraslan, F., 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Baydar, H. (2017). Effects of different irrigation water 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lastRenderedPageBreak/>
        <w:t xml:space="preserve">and nitrogen levels on the water use, rose flower yield and oil yield of Rosa damascena. </w:t>
      </w:r>
      <w:r w:rsidRPr="008B178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Agricultural Water Management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, </w:t>
      </w:r>
      <w:r w:rsidRPr="008B178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182</w:t>
      </w:r>
      <w:r w:rsidRPr="008B178F">
        <w:rPr>
          <w:rFonts w:ascii="Times New Roman" w:hAnsi="Times New Roman" w:cs="Times New Roman"/>
          <w:iCs/>
          <w:noProof/>
          <w:sz w:val="24"/>
          <w:szCs w:val="24"/>
          <w:lang w:val="tr-TR"/>
        </w:rPr>
        <w:t>(3)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>, 94-102. https://doi.org/10.1016/j.agwat.2016.12.004</w:t>
      </w:r>
    </w:p>
    <w:p w14:paraId="019DB8C2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>(</w:t>
      </w: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Bildiri ise)</w:t>
      </w:r>
    </w:p>
    <w:p w14:paraId="1AC5AC7E" w14:textId="77777777" w:rsidR="004708AF" w:rsidRPr="008B178F" w:rsidRDefault="004708AF" w:rsidP="004708AF">
      <w:pPr>
        <w:shd w:val="clear" w:color="auto" w:fill="FFFFFF"/>
        <w:spacing w:after="12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Bakbak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, F., &amp; Uçar, Y. (2018).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Some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Performance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Indicators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Sprinkler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Irrigation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Systems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on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Sandıklı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Plain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(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Turkey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). </w:t>
      </w:r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 xml:space="preserve">IX. International </w:t>
      </w:r>
      <w:proofErr w:type="spellStart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Agricultural</w:t>
      </w:r>
      <w:proofErr w:type="spellEnd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Symposium</w:t>
      </w:r>
      <w:proofErr w:type="spellEnd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.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October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04-07,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Joharina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, 1590-1596.</w:t>
      </w:r>
    </w:p>
    <w:p w14:paraId="2C77123A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6F02FFB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knik rapor ise)</w:t>
      </w:r>
    </w:p>
    <w:p w14:paraId="6119F4D9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Meşhur, M., 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Yoldemir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, O. (1983). Köyceğiz, Datça Arasında Kalan Alanın Jeolojisi. TPAO Rapor No:1732, 185s.</w:t>
      </w:r>
    </w:p>
    <w:p w14:paraId="3BD322BE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Cambria" w:hAnsi="Cambria"/>
          <w:sz w:val="24"/>
          <w:szCs w:val="24"/>
          <w:lang w:val="tr-TR"/>
        </w:rPr>
      </w:pPr>
    </w:p>
    <w:p w14:paraId="2DE89ACE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Yazarı belli olmayan web sayfası ise)</w:t>
      </w:r>
    </w:p>
    <w:p w14:paraId="4F87AB20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Anonim (2014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hy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r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o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Obsesse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ith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Myers-Briggs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? https://medium.com/the-archipelago/why-are-we-so-obsessed-with-the-myers-briggs-b01574b48708. (Son erişim tarihi: 07 Temmuz 2022)</w:t>
      </w:r>
    </w:p>
    <w:p w14:paraId="22BCBFBF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3E14C30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 xml:space="preserve"> (Yazarı belli olan web sayfası ise)</w:t>
      </w:r>
    </w:p>
    <w:p w14:paraId="3D8B9A32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Bologna, C. (2019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hy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om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peopl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ith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xiety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lov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atching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horror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movies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HuffPost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. https://www.huffpost.com/entry/anxiety-love-watching-horror-movies_l_5d277587e4b02a5a5d57b59e. (Son erişim tarihi: 07 Temmuz 2022)</w:t>
      </w:r>
    </w:p>
    <w:p w14:paraId="2FA74D27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4047949B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Sandart/Kurum/Kuruluş)</w:t>
      </w:r>
    </w:p>
    <w:p w14:paraId="151CC412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TSE 2478 (1976). Odunun Statik Eğilmede Elastikiyet Modülün Tayini. TSE, I. Baskı, Ankara. </w:t>
      </w:r>
    </w:p>
    <w:p w14:paraId="0B9A9E24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45B17603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FAO (2019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tat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Security and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Nutri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in Europe and Central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sia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and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gricultural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Organiza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,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Budapest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.</w:t>
      </w:r>
    </w:p>
    <w:p w14:paraId="44092E00" w14:textId="77777777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5C91ED42" w14:textId="77777777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6547DA8F" w14:textId="20EB517D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Öğrenci Ad </w:t>
      </w:r>
      <w:proofErr w:type="spellStart"/>
      <w:proofErr w:type="gramStart"/>
      <w:r w:rsidR="008B178F">
        <w:rPr>
          <w:rFonts w:ascii="Times New Roman" w:hAnsi="Times New Roman" w:cs="Times New Roman"/>
          <w:sz w:val="24"/>
          <w:szCs w:val="24"/>
          <w:lang w:val="tr-TR"/>
        </w:rPr>
        <w:t>S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>oya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:</w:t>
      </w:r>
      <w:proofErr w:type="gramEnd"/>
    </w:p>
    <w:p w14:paraId="10989B22" w14:textId="77777777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Teslim tarihi       </w:t>
      </w:r>
      <w:proofErr w:type="gramStart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 :</w:t>
      </w:r>
      <w:proofErr w:type="gramEnd"/>
    </w:p>
    <w:p w14:paraId="025DD9D9" w14:textId="436A3690" w:rsidR="007F011B" w:rsidRPr="008B178F" w:rsidRDefault="004708AF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İmza                   </w:t>
      </w:r>
      <w:proofErr w:type="gramStart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 :</w:t>
      </w:r>
      <w:proofErr w:type="gramEnd"/>
    </w:p>
    <w:sectPr w:rsidR="007F011B" w:rsidRPr="008B178F" w:rsidSect="0000215D"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AAA80BA" w14:textId="77777777" w:rsidR="000D6C09" w:rsidRDefault="000D6C09" w:rsidP="00162C49">
      <w:pPr>
        <w:spacing w:after="0" w:line="240" w:lineRule="auto"/>
      </w:pPr>
      <w:r>
        <w:separator/>
      </w:r>
    </w:p>
  </w:endnote>
  <w:endnote w:type="continuationSeparator" w:id="0">
    <w:p w14:paraId="61F362E3" w14:textId="77777777" w:rsidR="000D6C09" w:rsidRDefault="000D6C09" w:rsidP="00162C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3090202050204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69965791"/>
      <w:docPartObj>
        <w:docPartGallery w:val="Page Numbers (Bottom of Page)"/>
        <w:docPartUnique/>
      </w:docPartObj>
    </w:sdtPr>
    <w:sdtContent>
      <w:p w14:paraId="6E6496C9" w14:textId="7DAF969A" w:rsidR="007F011B" w:rsidRDefault="007F011B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r-TR"/>
          </w:rPr>
          <w:t>2</w:t>
        </w:r>
        <w:r>
          <w:fldChar w:fldCharType="end"/>
        </w:r>
      </w:p>
    </w:sdtContent>
  </w:sdt>
  <w:p w14:paraId="3A46C8ED" w14:textId="58DB414A" w:rsidR="00162C49" w:rsidRDefault="00162C49" w:rsidP="00162C49">
    <w:pPr>
      <w:pStyle w:val="AltBilgi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E3B6373" w14:textId="77777777" w:rsidR="000D6C09" w:rsidRDefault="000D6C09" w:rsidP="00162C49">
      <w:pPr>
        <w:spacing w:after="0" w:line="240" w:lineRule="auto"/>
      </w:pPr>
      <w:r>
        <w:separator/>
      </w:r>
    </w:p>
  </w:footnote>
  <w:footnote w:type="continuationSeparator" w:id="0">
    <w:p w14:paraId="33E6D616" w14:textId="77777777" w:rsidR="000D6C09" w:rsidRDefault="000D6C09" w:rsidP="00162C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00215D" w14:paraId="0821A47A" w14:textId="77777777" w:rsidTr="00823470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615B1993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4053C0FA" wp14:editId="681EFC5A">
                <wp:extent cx="634945" cy="720000"/>
                <wp:effectExtent l="0" t="0" r="0" b="4445"/>
                <wp:docPr id="1718146464" name="Resim 1718146464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7EF0F3EA" w14:textId="77777777" w:rsidR="0000215D" w:rsidRDefault="0000215D" w:rsidP="0000215D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CCA5E33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7A8CD704" w14:textId="77777777" w:rsidR="0000215D" w:rsidRDefault="0000215D" w:rsidP="0000215D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07C3F81E" wp14:editId="04124E33">
                <wp:extent cx="722250" cy="720000"/>
                <wp:effectExtent l="0" t="0" r="1905" b="4445"/>
                <wp:docPr id="1933983307" name="Resim 1933983307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536B49D" w14:textId="77777777" w:rsidR="00162C49" w:rsidRDefault="00162C49" w:rsidP="00162C49">
    <w:pPr>
      <w:pStyle w:val="stBilgi"/>
      <w:jc w:val="center"/>
    </w:pPr>
  </w:p>
  <w:p w14:paraId="5F9A8223" w14:textId="77777777" w:rsidR="0000215D" w:rsidRDefault="0000215D" w:rsidP="00162C49">
    <w:pPr>
      <w:pStyle w:val="stBilgi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00215D" w14:paraId="36B59339" w14:textId="77777777" w:rsidTr="00823470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3F1B4AAD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3AD2D6FA" wp14:editId="458E1806">
                <wp:extent cx="634945" cy="720000"/>
                <wp:effectExtent l="0" t="0" r="0" b="4445"/>
                <wp:docPr id="3" name="Resim 3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150CB31B" w14:textId="77777777" w:rsidR="0000215D" w:rsidRDefault="0000215D" w:rsidP="0000215D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233FC7A3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60DA6DDD" w14:textId="77777777" w:rsidR="0000215D" w:rsidRDefault="0000215D" w:rsidP="0000215D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773C8AE6" wp14:editId="68A988E5">
                <wp:extent cx="722250" cy="720000"/>
                <wp:effectExtent l="0" t="0" r="1905" b="4445"/>
                <wp:docPr id="1" name="Resim 1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06D7F310" w14:textId="77777777" w:rsidR="0000215D" w:rsidRDefault="0000215D" w:rsidP="0000215D">
    <w:pPr>
      <w:pStyle w:val="stBilgi"/>
      <w:jc w:val="center"/>
    </w:pPr>
  </w:p>
  <w:p w14:paraId="32281415" w14:textId="77777777" w:rsidR="0000215D" w:rsidRDefault="0000215D" w:rsidP="0000215D">
    <w:pPr>
      <w:pStyle w:val="stBilgi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eNumaras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eNumaras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eMaddemi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eMaddemi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eNumara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eMadde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734474106">
    <w:abstractNumId w:val="8"/>
  </w:num>
  <w:num w:numId="2" w16cid:durableId="639503269">
    <w:abstractNumId w:val="6"/>
  </w:num>
  <w:num w:numId="3" w16cid:durableId="1705523409">
    <w:abstractNumId w:val="5"/>
  </w:num>
  <w:num w:numId="4" w16cid:durableId="474880200">
    <w:abstractNumId w:val="4"/>
  </w:num>
  <w:num w:numId="5" w16cid:durableId="1808543679">
    <w:abstractNumId w:val="7"/>
  </w:num>
  <w:num w:numId="6" w16cid:durableId="1224877590">
    <w:abstractNumId w:val="3"/>
  </w:num>
  <w:num w:numId="7" w16cid:durableId="101657583">
    <w:abstractNumId w:val="2"/>
  </w:num>
  <w:num w:numId="8" w16cid:durableId="1247031722">
    <w:abstractNumId w:val="1"/>
  </w:num>
  <w:num w:numId="9" w16cid:durableId="4280867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47730"/>
    <w:rsid w:val="0000215D"/>
    <w:rsid w:val="00034616"/>
    <w:rsid w:val="0006063C"/>
    <w:rsid w:val="0008236C"/>
    <w:rsid w:val="0008332E"/>
    <w:rsid w:val="000B2592"/>
    <w:rsid w:val="000D6C09"/>
    <w:rsid w:val="000E2D4E"/>
    <w:rsid w:val="001105D1"/>
    <w:rsid w:val="0015074B"/>
    <w:rsid w:val="00162C49"/>
    <w:rsid w:val="00164320"/>
    <w:rsid w:val="0017173F"/>
    <w:rsid w:val="001A72DA"/>
    <w:rsid w:val="001E365C"/>
    <w:rsid w:val="001F5408"/>
    <w:rsid w:val="002932C0"/>
    <w:rsid w:val="0029639D"/>
    <w:rsid w:val="00326F90"/>
    <w:rsid w:val="00387A3A"/>
    <w:rsid w:val="00390491"/>
    <w:rsid w:val="003A2EF6"/>
    <w:rsid w:val="00434220"/>
    <w:rsid w:val="004708AF"/>
    <w:rsid w:val="00491C56"/>
    <w:rsid w:val="00492769"/>
    <w:rsid w:val="004D3A9D"/>
    <w:rsid w:val="004E7D84"/>
    <w:rsid w:val="00551855"/>
    <w:rsid w:val="00613122"/>
    <w:rsid w:val="006268E1"/>
    <w:rsid w:val="006706A4"/>
    <w:rsid w:val="00736D17"/>
    <w:rsid w:val="00756B5E"/>
    <w:rsid w:val="007A3E2E"/>
    <w:rsid w:val="007F011B"/>
    <w:rsid w:val="00824196"/>
    <w:rsid w:val="008430A8"/>
    <w:rsid w:val="008B178F"/>
    <w:rsid w:val="008D39E1"/>
    <w:rsid w:val="008E4F48"/>
    <w:rsid w:val="008E51BC"/>
    <w:rsid w:val="00923433"/>
    <w:rsid w:val="00A83D44"/>
    <w:rsid w:val="00AA1D8D"/>
    <w:rsid w:val="00AD0A64"/>
    <w:rsid w:val="00B13AE1"/>
    <w:rsid w:val="00B278BD"/>
    <w:rsid w:val="00B42062"/>
    <w:rsid w:val="00B47730"/>
    <w:rsid w:val="00B62F25"/>
    <w:rsid w:val="00B65404"/>
    <w:rsid w:val="00BA638E"/>
    <w:rsid w:val="00C0479C"/>
    <w:rsid w:val="00C268EE"/>
    <w:rsid w:val="00C441AE"/>
    <w:rsid w:val="00CB0664"/>
    <w:rsid w:val="00CB31A6"/>
    <w:rsid w:val="00CD0D09"/>
    <w:rsid w:val="00DC439C"/>
    <w:rsid w:val="00DD052F"/>
    <w:rsid w:val="00E06979"/>
    <w:rsid w:val="00E65587"/>
    <w:rsid w:val="00F507E3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FABB418"/>
  <w14:defaultImageDpi w14:val="300"/>
  <w15:docId w15:val="{07F8B0B6-4F6B-4AA4-948E-F01A4F09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93F"/>
  </w:style>
  <w:style w:type="paragraph" w:styleId="Balk1">
    <w:name w:val="heading 1"/>
    <w:basedOn w:val="Normal"/>
    <w:next w:val="Normal"/>
    <w:link w:val="Balk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stBilgi">
    <w:name w:val="header"/>
    <w:basedOn w:val="Normal"/>
    <w:link w:val="s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618BF"/>
  </w:style>
  <w:style w:type="paragraph" w:styleId="AltBilgi">
    <w:name w:val="footer"/>
    <w:basedOn w:val="Normal"/>
    <w:link w:val="Al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618BF"/>
  </w:style>
  <w:style w:type="paragraph" w:styleId="AralkYok">
    <w:name w:val="No Spacing"/>
    <w:uiPriority w:val="1"/>
    <w:qFormat/>
    <w:rsid w:val="00FC693F"/>
    <w:pPr>
      <w:spacing w:after="0" w:line="240" w:lineRule="auto"/>
    </w:pPr>
  </w:style>
  <w:style w:type="character" w:customStyle="1" w:styleId="Balk1Char">
    <w:name w:val="Başlık 1 Char"/>
    <w:basedOn w:val="VarsaylanParagrafYazTipi"/>
    <w:link w:val="Balk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alk2Char">
    <w:name w:val="Başlık 2 Char"/>
    <w:basedOn w:val="VarsaylanParagrafYazTipi"/>
    <w:link w:val="Balk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alk3Char">
    <w:name w:val="Başlık 3 Char"/>
    <w:basedOn w:val="VarsaylanParagrafYazTipi"/>
    <w:link w:val="Balk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KonuBal">
    <w:name w:val="Title"/>
    <w:basedOn w:val="Normal"/>
    <w:next w:val="Normal"/>
    <w:link w:val="KonuBal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KonuBalChar">
    <w:name w:val="Konu Başlığı Char"/>
    <w:basedOn w:val="VarsaylanParagrafYazTipi"/>
    <w:link w:val="KonuBal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ltyaz">
    <w:name w:val="Subtitle"/>
    <w:basedOn w:val="Normal"/>
    <w:next w:val="Normal"/>
    <w:link w:val="Altyaz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ltyazChar">
    <w:name w:val="Altyazı Char"/>
    <w:basedOn w:val="VarsaylanParagrafYazTipi"/>
    <w:link w:val="Altyaz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eParagraf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GvdeMetni">
    <w:name w:val="Body Text"/>
    <w:basedOn w:val="Normal"/>
    <w:link w:val="GvdeMetniChar"/>
    <w:uiPriority w:val="99"/>
    <w:unhideWhenUsed/>
    <w:rsid w:val="00AA1D8D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rsid w:val="00AA1D8D"/>
  </w:style>
  <w:style w:type="paragraph" w:styleId="GvdeMetni2">
    <w:name w:val="Body Text 2"/>
    <w:basedOn w:val="Normal"/>
    <w:link w:val="GvdeMetni2Char"/>
    <w:uiPriority w:val="99"/>
    <w:unhideWhenUsed/>
    <w:rsid w:val="00AA1D8D"/>
    <w:pPr>
      <w:spacing w:after="120" w:line="480" w:lineRule="auto"/>
    </w:pPr>
  </w:style>
  <w:style w:type="character" w:customStyle="1" w:styleId="GvdeMetni2Char">
    <w:name w:val="Gövde Metni 2 Char"/>
    <w:basedOn w:val="VarsaylanParagrafYazTipi"/>
    <w:link w:val="GvdeMetni2"/>
    <w:uiPriority w:val="99"/>
    <w:rsid w:val="00AA1D8D"/>
  </w:style>
  <w:style w:type="paragraph" w:styleId="GvdeMetni3">
    <w:name w:val="Body Text 3"/>
    <w:basedOn w:val="Normal"/>
    <w:link w:val="GvdeMetni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GvdeMetni3Char">
    <w:name w:val="Gövde Metni 3 Char"/>
    <w:basedOn w:val="VarsaylanParagrafYazTipi"/>
    <w:link w:val="GvdeMetni3"/>
    <w:uiPriority w:val="99"/>
    <w:rsid w:val="00AA1D8D"/>
    <w:rPr>
      <w:sz w:val="16"/>
      <w:szCs w:val="16"/>
    </w:rPr>
  </w:style>
  <w:style w:type="paragraph" w:styleId="Liste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e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e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eMaddemi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eMaddemi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eMaddemi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eNumaras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eNumaras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eNumaras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eDevam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eDevam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eDevam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kroMetni">
    <w:name w:val="macro"/>
    <w:link w:val="MakroMetni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kroMetniChar">
    <w:name w:val="Makro Metni Char"/>
    <w:basedOn w:val="VarsaylanParagrafYazTipi"/>
    <w:link w:val="MakroMetni"/>
    <w:uiPriority w:val="99"/>
    <w:rsid w:val="0029639D"/>
    <w:rPr>
      <w:rFonts w:ascii="Courier" w:hAnsi="Courier"/>
      <w:sz w:val="20"/>
      <w:szCs w:val="20"/>
    </w:rPr>
  </w:style>
  <w:style w:type="paragraph" w:styleId="Alnt">
    <w:name w:val="Quote"/>
    <w:basedOn w:val="Normal"/>
    <w:next w:val="Normal"/>
    <w:link w:val="AlntChar"/>
    <w:uiPriority w:val="29"/>
    <w:qFormat/>
    <w:rsid w:val="00FC693F"/>
    <w:rPr>
      <w:i/>
      <w:iCs/>
      <w:color w:val="000000" w:themeColor="text1"/>
    </w:rPr>
  </w:style>
  <w:style w:type="character" w:customStyle="1" w:styleId="AlntChar">
    <w:name w:val="Alıntı Char"/>
    <w:basedOn w:val="VarsaylanParagrafYazTipi"/>
    <w:link w:val="Alnt"/>
    <w:uiPriority w:val="29"/>
    <w:rsid w:val="00FC693F"/>
    <w:rPr>
      <w:i/>
      <w:iCs/>
      <w:color w:val="000000" w:themeColor="text1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ResimYazs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Gl">
    <w:name w:val="Strong"/>
    <w:basedOn w:val="VarsaylanParagrafYazTipi"/>
    <w:uiPriority w:val="22"/>
    <w:qFormat/>
    <w:rsid w:val="00FC693F"/>
    <w:rPr>
      <w:b/>
      <w:bCs/>
    </w:rPr>
  </w:style>
  <w:style w:type="character" w:styleId="Vurgu">
    <w:name w:val="Emphasis"/>
    <w:basedOn w:val="VarsaylanParagrafYazTipi"/>
    <w:uiPriority w:val="20"/>
    <w:qFormat/>
    <w:rsid w:val="00FC693F"/>
    <w:rPr>
      <w:i/>
      <w:iCs/>
    </w:rPr>
  </w:style>
  <w:style w:type="paragraph" w:styleId="GlAlnt">
    <w:name w:val="Intense Quote"/>
    <w:basedOn w:val="Normal"/>
    <w:next w:val="Normal"/>
    <w:link w:val="GlAlnt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GlAlntChar">
    <w:name w:val="Güçlü Alıntı Char"/>
    <w:basedOn w:val="VarsaylanParagrafYazTipi"/>
    <w:link w:val="GlAlnt"/>
    <w:uiPriority w:val="30"/>
    <w:rsid w:val="00FC693F"/>
    <w:rPr>
      <w:b/>
      <w:bCs/>
      <w:i/>
      <w:iCs/>
      <w:color w:val="4F81BD" w:themeColor="accent1"/>
    </w:rPr>
  </w:style>
  <w:style w:type="character" w:styleId="HafifVurgulama">
    <w:name w:val="Subtle Emphasis"/>
    <w:basedOn w:val="VarsaylanParagrafYazTipi"/>
    <w:uiPriority w:val="19"/>
    <w:qFormat/>
    <w:rsid w:val="00FC693F"/>
    <w:rPr>
      <w:i/>
      <w:iCs/>
      <w:color w:val="808080" w:themeColor="text1" w:themeTint="7F"/>
    </w:rPr>
  </w:style>
  <w:style w:type="character" w:styleId="GlVurgulama">
    <w:name w:val="Intense Emphasis"/>
    <w:basedOn w:val="VarsaylanParagrafYazTipi"/>
    <w:uiPriority w:val="21"/>
    <w:qFormat/>
    <w:rsid w:val="00FC693F"/>
    <w:rPr>
      <w:b/>
      <w:bCs/>
      <w:i/>
      <w:iCs/>
      <w:color w:val="4F81BD" w:themeColor="accent1"/>
    </w:rPr>
  </w:style>
  <w:style w:type="character" w:styleId="HafifBavuru">
    <w:name w:val="Subtle Reference"/>
    <w:basedOn w:val="VarsaylanParagrafYazTipi"/>
    <w:uiPriority w:val="31"/>
    <w:qFormat/>
    <w:rsid w:val="00FC693F"/>
    <w:rPr>
      <w:smallCaps/>
      <w:color w:val="C0504D" w:themeColor="accent2"/>
      <w:u w:val="single"/>
    </w:rPr>
  </w:style>
  <w:style w:type="character" w:styleId="GlBavuru">
    <w:name w:val="Intense Reference"/>
    <w:basedOn w:val="VarsaylanParagrafYazTipi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KitapBal">
    <w:name w:val="Book Title"/>
    <w:basedOn w:val="VarsaylanParagrafYazTipi"/>
    <w:uiPriority w:val="33"/>
    <w:qFormat/>
    <w:rsid w:val="00FC693F"/>
    <w:rPr>
      <w:b/>
      <w:bCs/>
      <w:smallCaps/>
      <w:spacing w:val="5"/>
    </w:rPr>
  </w:style>
  <w:style w:type="paragraph" w:styleId="TBal">
    <w:name w:val="TOC Heading"/>
    <w:basedOn w:val="Balk1"/>
    <w:next w:val="Normal"/>
    <w:uiPriority w:val="39"/>
    <w:semiHidden/>
    <w:unhideWhenUsed/>
    <w:qFormat/>
    <w:rsid w:val="00FC693F"/>
    <w:pPr>
      <w:outlineLvl w:val="9"/>
    </w:pPr>
  </w:style>
  <w:style w:type="table" w:styleId="TabloKlavuzu">
    <w:name w:val="Table Grid"/>
    <w:basedOn w:val="NormalTablo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kGlgeleme">
    <w:name w:val="Light Shading"/>
    <w:basedOn w:val="NormalTablo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kGlgeleme-Vurgu1">
    <w:name w:val="Light Shading Accent 1"/>
    <w:basedOn w:val="NormalTablo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AkGlgeleme-Vurgu2">
    <w:name w:val="Light Shading Accent 2"/>
    <w:basedOn w:val="NormalTablo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AkGlgeleme-Vurgu3">
    <w:name w:val="Light Shading Accent 3"/>
    <w:basedOn w:val="NormalTablo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AkGlgeleme-Vurgu4">
    <w:name w:val="Light Shading Accent 4"/>
    <w:basedOn w:val="NormalTablo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kGlgeleme-Vurgu5">
    <w:name w:val="Light Shading Accent 5"/>
    <w:basedOn w:val="NormalTablo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AkGlgeleme-Vurgu6">
    <w:name w:val="Light Shading Accent 6"/>
    <w:basedOn w:val="NormalTablo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AkListe">
    <w:name w:val="Light List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kListe-Vurgu1">
    <w:name w:val="Light List Accent 1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AkListe-Vurgu2">
    <w:name w:val="Light List Accent 2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AkListe-Vurgu3">
    <w:name w:val="Light List Accent 3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AkListe-Vurgu4">
    <w:name w:val="Light List Accent 4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AkListe-Vurgu5">
    <w:name w:val="Light List Accent 5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AkListe-Vurgu6">
    <w:name w:val="Light List Accent 6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AkKlavuz">
    <w:name w:val="Light Grid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kKlavuz-Vurgu1">
    <w:name w:val="Light Grid Accent 1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AkKlavuz-Vurgu2">
    <w:name w:val="Light Grid Accent 2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AkKlavuz-Vurgu3">
    <w:name w:val="Light Grid Accent 3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AkKlavuz-Vurgu4">
    <w:name w:val="Light Grid Accent 4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AkKlavuz-Vurgu5">
    <w:name w:val="Light Grid Accent 5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AkKlavuz-Vurgu6">
    <w:name w:val="Light Grid Accent 6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OrtaGlgeleme1">
    <w:name w:val="Medium Shading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1">
    <w:name w:val="Medium Shading 1 Accent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2">
    <w:name w:val="Medium Shading 1 Accent 2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3">
    <w:name w:val="Medium Shading 1 Accent 3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4">
    <w:name w:val="Medium Shading 1 Accent 4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5">
    <w:name w:val="Medium Shading 1 Accent 5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6">
    <w:name w:val="Medium Shading 1 Accent 6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2">
    <w:name w:val="Medium Shading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1">
    <w:name w:val="Medium Shading 2 Accent 1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2">
    <w:name w:val="Medium Shading 2 Accent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3">
    <w:name w:val="Medium Shading 2 Accent 3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4">
    <w:name w:val="Medium Shading 2 Accent 4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5">
    <w:name w:val="Medium Shading 2 Accent 5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6">
    <w:name w:val="Medium Shading 2 Accent 6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Liste1">
    <w:name w:val="Medium Lis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OrtaListe1-Vurgu1">
    <w:name w:val="Medium List 1 Accen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OrtaListe1-Vurgu2">
    <w:name w:val="Medium List 1 Accent 2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OrtaListe1-Vurgu3">
    <w:name w:val="Medium List 1 Accent 3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OrtaListe1-Vurgu4">
    <w:name w:val="Medium List 1 Accent 4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OrtaListe1-Vurgu5">
    <w:name w:val="Medium List 1 Accent 5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Liste1-Vurgu6">
    <w:name w:val="Medium List 1 Accent 6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OrtaListe2">
    <w:name w:val="Medium Lis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2-Vurgu1">
    <w:name w:val="Medium List 2 Accent 1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2">
    <w:name w:val="Medium List 2 Accen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3">
    <w:name w:val="Medium List 2 Accent 3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4">
    <w:name w:val="Medium List 2 Accent 4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5">
    <w:name w:val="Medium List 2 Accent 5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6">
    <w:name w:val="Medium List 2 Accent 6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Klavuz1">
    <w:name w:val="Medium Grid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OrtaKlavuz1-Vurgu1">
    <w:name w:val="Medium Grid 1 Accent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OrtaKlavuz1-Vurgu2">
    <w:name w:val="Medium Grid 1 Accent 2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OrtaKlavuz1-Vurgu3">
    <w:name w:val="Medium Grid 1 Accent 3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OrtaKlavuz1-Vurgu4">
    <w:name w:val="Medium Grid 1 Accent 4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OrtaKlavuz1-Vurgu5">
    <w:name w:val="Medium Grid 1 Accent 5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OrtaKlavuz1-Vurgu6">
    <w:name w:val="Medium Grid 1 Accent 6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OrtaKlavuz2">
    <w:name w:val="Medium Grid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1">
    <w:name w:val="Medium Grid 2 Accent 1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2">
    <w:name w:val="Medium Grid 2 Accent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3">
    <w:name w:val="Medium Grid 2 Accent 3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4">
    <w:name w:val="Medium Grid 2 Accent 4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5">
    <w:name w:val="Medium Grid 2 Accent 5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6">
    <w:name w:val="Medium Grid 2 Accent 6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3">
    <w:name w:val="Medium Grid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OrtaKlavuz3-Vurgu1">
    <w:name w:val="Medium Grid 3 Accent 1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OrtaKlavuz3-Vurgu2">
    <w:name w:val="Medium Grid 3 Accent 2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OrtaKlavuz3-Vurgu3">
    <w:name w:val="Medium Grid 3 Accent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OrtaKlavuz3-Vurgu4">
    <w:name w:val="Medium Grid 3 Accent 4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OrtaKlavuz3-Vurgu5">
    <w:name w:val="Medium Grid 3 Accent 5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OrtaKlavuz3-Vurgu6">
    <w:name w:val="Medium Grid 3 Accent 6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KoyuListe">
    <w:name w:val="Dark List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KoyuListe-Vurgu1">
    <w:name w:val="Dark List Accent 1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KoyuListe-Vurgu2">
    <w:name w:val="Dark List Accent 2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KoyuListe-Vurgu3">
    <w:name w:val="Dark List Accent 3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KoyuListe-Vurgu4">
    <w:name w:val="Dark List Accent 4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KoyuListe-Vurgu5">
    <w:name w:val="Dark List Accent 5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KoyuListe-Vurgu6">
    <w:name w:val="Dark List Accent 6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RenkliGlgeleme">
    <w:name w:val="Colorful Shading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1">
    <w:name w:val="Colorful Shading Accent 1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2">
    <w:name w:val="Colorful Shading Accent 2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3">
    <w:name w:val="Colorful Shading Accent 3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Glgeleme-Vurgu4">
    <w:name w:val="Colorful Shading Accent 4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5">
    <w:name w:val="Colorful Shading Accent 5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6">
    <w:name w:val="Colorful Shading Accent 6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Liste">
    <w:name w:val="Colorful List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enkliListe-Vurgu1">
    <w:name w:val="Colorful List Accent 1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RenkliListe-Vurgu2">
    <w:name w:val="Colorful List Accent 2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RenkliListe-Vurgu3">
    <w:name w:val="Colorful List Accent 3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RenkliListe-Vurgu4">
    <w:name w:val="Colorful List Accent 4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RenkliListe-Vurgu5">
    <w:name w:val="Colorful List Accent 5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RenkliListe-Vurgu6">
    <w:name w:val="Colorful List Accent 6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RenkliKlavuz">
    <w:name w:val="Colorful Grid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RenkliKlavuz-Vurgu1">
    <w:name w:val="Colorful Grid Accent 1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RenkliKlavuz-Vurgu2">
    <w:name w:val="Colorful Grid Accent 2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RenkliKlavuz-Vurgu3">
    <w:name w:val="Colorful Grid Accent 3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Klavuz-Vurgu4">
    <w:name w:val="Colorful Grid Accent 4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RenkliKlavuz-Vurgu5">
    <w:name w:val="Colorful Grid Accent 5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RenkliKlavuz-Vurgu6">
    <w:name w:val="Colorful Grid Accent 6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paragraph" w:styleId="Dzeltme">
    <w:name w:val="Revision"/>
    <w:hidden/>
    <w:uiPriority w:val="99"/>
    <w:semiHidden/>
    <w:rsid w:val="00491C5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</TotalTime>
  <Pages>3</Pages>
  <Words>468</Words>
  <Characters>2668</Characters>
  <Application>Microsoft Office Word</Application>
  <DocSecurity>0</DocSecurity>
  <Lines>22</Lines>
  <Paragraphs>6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13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H. Oğuz Çoban</cp:lastModifiedBy>
  <cp:revision>42</cp:revision>
  <dcterms:created xsi:type="dcterms:W3CDTF">2013-12-23T23:15:00Z</dcterms:created>
  <dcterms:modified xsi:type="dcterms:W3CDTF">2025-10-19T16:55:00Z</dcterms:modified>
  <cp:category/>
</cp:coreProperties>
</file>